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04F96" w:rsidRPr="00E218AD" w:rsidRDefault="00D04F96" w:rsidP="00D04F96">
      <w:pPr>
        <w:spacing w:line="480" w:lineRule="auto"/>
        <w:contextualSpacing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E218AD">
        <w:rPr>
          <w:rFonts w:ascii="Times New Roman" w:eastAsia="Calibri" w:hAnsi="Times New Roman" w:cs="Times New Roman"/>
          <w:b/>
          <w:bCs/>
          <w:sz w:val="24"/>
          <w:szCs w:val="24"/>
        </w:rPr>
        <w:t>DAFTAR PUSTAKA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Cahya, K., &amp; Wibawa, S. (2019)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Urgensi Keterbukaan Informasi dalam Pelayanan Publik sebagai Upaya Mewujudkan Tata Kelola Pemerintahan yang Baik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2), 218–234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Didik,  dkk. (2010)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IMPLEMENTASI KEBIJAKAN PELAYANAN ADMINISTRASI KEPENDUDUKAN TERPADU (Studi pada Dinas Kependudukan dan Catatan Sipil Kota Malang) Didik Fatkhur Rohman, Imam Hanafi, Minto Hadi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5), 962–971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Fauzi, A. R., Patadjenu, S., , Ratih Utami, &amp; D., Slamet, R., &amp; 1Kementerian. (2022). Peningkatan Layanan Kependudukan dan Catatan Sipil Yang Inklusif Melalui Optimalisasi Fasilitas Penyandang Disabilitas di Dinas Kependudukan dan Catatan Sipil Kota Tangerang Selatan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JISIPOL (Jurnal Ilmu Sosial Dan Ilmu Politik Raja Haji) STISIPOL Raja Haji Tanjungpinang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1), 867–892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Joni Dawud, D. (2019). Strategi Perwujudan Kota Bandung Sebagai Kota Ramah Penyandang Disabilitas: Sebuah Perspektif Aksesibilitas Pelayanan Publik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Negara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9F7F2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Mariska, D. (2017). Fungsi Pemerintah Dalam Memeberikan Pelayanan Administrasi Kependudukan Berdasarkan Prinsip Good Governance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RES PUBLICA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3), 57–68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Permana, E., Yulianti, D., &amp; Meutia, I. F. (2022). Dimensi Aksesibilitas Bantuan Sosial Lansia dan Penyandang Disabilitas Melalui Pemutakhiran Data Kependudukan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Jurnal Birokrasi, Kebijakan Dan Pelayanan Publik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1), 45–61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Prasetia, I. (2021). Implementasi Pelayanan Publik Bagi Penyandang Disabilitas Dalam Pembuatan Kartu Tanda Penduduk Elektronik (KTP-el) Di Dinas Kependudukan dan Pencatatan Sipil Kabupaten Sukoharjo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Cakrawala Hukum Majalah Imliah Fakultas Hukum Universitas Wijaya Kusuma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2), 34–45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Sholeh, A. (2015). Islam dan Penyandang Disabilitas : Telaah Hak Aksesibilitas Penyandang Disabilitas dalam Sistem Pendidikan di Indonesia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Jurnal PALASTREN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F7F2E">
        <w:rPr>
          <w:rFonts w:ascii="Times New Roman" w:hAnsi="Times New Roman" w:cs="Times New Roman"/>
          <w:noProof/>
          <w:sz w:val="24"/>
          <w:szCs w:val="24"/>
        </w:rPr>
        <w:t>(2), 293–320.</w:t>
      </w:r>
    </w:p>
    <w:p w:rsidR="00D04F96" w:rsidRPr="009F7F2E" w:rsidRDefault="00D04F96" w:rsidP="00D04F9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Zakiyah, U. dk. (2017)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Pelayanan Inklusif Untuk Penyandang Disabilitas Studi Fasilitas dan Aksesibilitas Pariwisata Untuk Disabilitas di Kota Yogyakarta</w:t>
      </w:r>
      <w:r w:rsidRPr="009F7F2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F7F2E">
        <w:rPr>
          <w:rFonts w:ascii="Times New Roman" w:hAnsi="Times New Roman" w:cs="Times New Roman"/>
          <w:i/>
          <w:iCs/>
          <w:noProof/>
          <w:sz w:val="24"/>
          <w:szCs w:val="24"/>
        </w:rPr>
        <w:t>May 2016</w:t>
      </w:r>
      <w:r w:rsidRPr="009F7F2E">
        <w:rPr>
          <w:rFonts w:ascii="Times New Roman" w:hAnsi="Times New Roman" w:cs="Times New Roman"/>
          <w:noProof/>
          <w:sz w:val="24"/>
          <w:szCs w:val="24"/>
        </w:rPr>
        <w:t>, 84.</w:t>
      </w:r>
    </w:p>
    <w:p w:rsidR="00D04F96" w:rsidRPr="001A7071" w:rsidRDefault="00D04F96" w:rsidP="00D04F96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  <w:r w:rsidRPr="0033297D">
        <w:rPr>
          <w:rFonts w:ascii="Times New Roman" w:hAnsi="Times New Roman" w:cs="Times New Roman"/>
          <w:sz w:val="24"/>
        </w:rPr>
        <w:fldChar w:fldCharType="begin" w:fldLock="1"/>
      </w:r>
      <w:r w:rsidRPr="0033297D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33297D">
        <w:rPr>
          <w:rFonts w:ascii="Times New Roman" w:hAnsi="Times New Roman" w:cs="Times New Roman"/>
          <w:sz w:val="24"/>
        </w:rPr>
        <w:fldChar w:fldCharType="separate"/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Dedi, A., &amp; Soedarmo, U. R. (2020). Partisipasi Politik Pemilih Disabilitas di Kabupaten Ciamis Pada Pemilu Serentak Tahun 2019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Jurnal MODERAT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A3ABE">
        <w:rPr>
          <w:rFonts w:ascii="Times New Roman" w:hAnsi="Times New Roman" w:cs="Times New Roman"/>
          <w:noProof/>
          <w:sz w:val="24"/>
          <w:szCs w:val="24"/>
        </w:rPr>
        <w:t>, 16.</w:t>
      </w:r>
    </w:p>
    <w:p w:rsidR="00D04F96" w:rsidRPr="001A7071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Fauzan, &amp; Dkk. (2021). Sejarah Pendidikan Anak Berkebutuhan Khusus (ABK) Menuju Inklusi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Dan Ilmu Sosial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A3ABE">
        <w:rPr>
          <w:rFonts w:ascii="Times New Roman" w:hAnsi="Times New Roman" w:cs="Times New Roman"/>
          <w:noProof/>
          <w:sz w:val="24"/>
          <w:szCs w:val="24"/>
        </w:rPr>
        <w:t>, 501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Maftuhin, A. (2017). Mendefinisikan Kota Inklusif: Asal-Usul, Teori dan Indikator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Tata Loka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0A3ABE">
        <w:rPr>
          <w:rFonts w:ascii="Times New Roman" w:hAnsi="Times New Roman" w:cs="Times New Roman"/>
          <w:noProof/>
          <w:sz w:val="24"/>
          <w:szCs w:val="24"/>
        </w:rPr>
        <w:t>. https://doi.org/10.14710/tataloka.19.2.93-103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Purwaningsih, S., &amp; Dkk. (2022)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Naskah Kebijakan Pelayanan Kesehatan Inklusif Bagi Penyandang Disabilitas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 (I. Susanti (ed.); 3rd ed.). Badan Riset dan Inovasi Nasional (BRIN).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Sellang, K. (2016)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ADMINISTRASI DAN PELAYANAN PUBLIK Antara Teori dan Aplikasinya</w:t>
      </w:r>
      <w:r w:rsidRPr="000A3ABE">
        <w:rPr>
          <w:rFonts w:ascii="Times New Roman" w:hAnsi="Times New Roman" w:cs="Times New Roman"/>
          <w:noProof/>
          <w:sz w:val="24"/>
          <w:szCs w:val="24"/>
        </w:rPr>
        <w:t>. Penerbit Ombak (Anggota IKAPI).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Sholeh, A. (2015). Islam dan Penyandang Disabilitas : Telaah Hak Aksesibilitas Penyandang Disabilitas dalam Sistem Pendidikan di Indonesia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Jurnal PALASTREN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A3ABE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rwanti, A., &amp; Dkk. (2017)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Partisipasi Penyandang Disabilitas Dalam Kebijakan Publik</w:t>
      </w: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 (A. Ma’ruf (ed.); 1st ed.). Majelis Pemberdayaan Masyarakat Pimpinan Pusat Muhammadiyah.</w:t>
      </w:r>
    </w:p>
    <w:p w:rsidR="00D04F96" w:rsidRPr="000A3ABE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A3ABE">
        <w:rPr>
          <w:rFonts w:ascii="Times New Roman" w:hAnsi="Times New Roman" w:cs="Times New Roman"/>
          <w:noProof/>
          <w:sz w:val="24"/>
          <w:szCs w:val="24"/>
        </w:rPr>
        <w:t xml:space="preserve">Zakiyah, U. dk. (2017). </w:t>
      </w:r>
      <w:r w:rsidRPr="000A3ABE">
        <w:rPr>
          <w:rFonts w:ascii="Times New Roman" w:hAnsi="Times New Roman" w:cs="Times New Roman"/>
          <w:i/>
          <w:iCs/>
          <w:noProof/>
          <w:sz w:val="24"/>
          <w:szCs w:val="24"/>
        </w:rPr>
        <w:t>Pelayanan Inklusif Untuk Penyandang Disabilitas Studi Fasilitas dan Aksesibilitas Pariwisata Untuk Disabilitas di Kota Yogyakarta</w:t>
      </w:r>
      <w:r w:rsidRPr="000A3ABE">
        <w:rPr>
          <w:rFonts w:ascii="Times New Roman" w:hAnsi="Times New Roman" w:cs="Times New Roman"/>
          <w:noProof/>
          <w:sz w:val="24"/>
          <w:szCs w:val="24"/>
        </w:rPr>
        <w:t>. 84.</w:t>
      </w:r>
    </w:p>
    <w:p w:rsidR="00D04F96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33297D">
        <w:rPr>
          <w:rFonts w:ascii="Times New Roman" w:hAnsi="Times New Roman" w:cs="Times New Roman"/>
          <w:sz w:val="24"/>
        </w:rPr>
        <w:fldChar w:fldCharType="end"/>
      </w:r>
      <w:r w:rsidRPr="0033297D">
        <w:rPr>
          <w:rFonts w:ascii="Times New Roman" w:hAnsi="Times New Roman" w:cs="Times New Roman"/>
          <w:sz w:val="24"/>
          <w:lang w:val="en-ID"/>
        </w:rPr>
        <w:t xml:space="preserve">Martin </w:t>
      </w:r>
      <w:proofErr w:type="spellStart"/>
      <w:r w:rsidRPr="0033297D">
        <w:rPr>
          <w:rFonts w:ascii="Times New Roman" w:hAnsi="Times New Roman" w:cs="Times New Roman"/>
          <w:sz w:val="24"/>
          <w:lang w:val="en-ID"/>
        </w:rPr>
        <w:t>Iryayo</w:t>
      </w:r>
      <w:proofErr w:type="spellEnd"/>
      <w:r w:rsidRPr="0033297D">
        <w:rPr>
          <w:rFonts w:ascii="Times New Roman" w:hAnsi="Times New Roman" w:cs="Times New Roman"/>
          <w:sz w:val="24"/>
          <w:lang w:val="en-ID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lang w:val="en-ID"/>
        </w:rPr>
        <w:t>dkk</w:t>
      </w:r>
      <w:proofErr w:type="spellEnd"/>
      <w:r w:rsidRPr="0033297D">
        <w:rPr>
          <w:rFonts w:ascii="Times New Roman" w:hAnsi="Times New Roman" w:cs="Times New Roman"/>
          <w:sz w:val="24"/>
          <w:lang w:val="en-ID"/>
        </w:rPr>
        <w:t xml:space="preserve">, </w:t>
      </w:r>
      <w:r w:rsidRPr="0033297D">
        <w:rPr>
          <w:rFonts w:ascii="Times New Roman" w:hAnsi="Times New Roman" w:cs="Times New Roman"/>
          <w:i/>
          <w:sz w:val="24"/>
          <w:lang w:val="en-ID"/>
        </w:rPr>
        <w:t xml:space="preserve">Educational Partners Perception </w:t>
      </w:r>
      <w:proofErr w:type="gramStart"/>
      <w:r w:rsidRPr="0033297D">
        <w:rPr>
          <w:rFonts w:ascii="Times New Roman" w:hAnsi="Times New Roman" w:cs="Times New Roman"/>
          <w:i/>
          <w:sz w:val="24"/>
          <w:lang w:val="en-ID"/>
        </w:rPr>
        <w:t>Towards</w:t>
      </w:r>
      <w:proofErr w:type="gramEnd"/>
      <w:r w:rsidRPr="0033297D">
        <w:rPr>
          <w:rFonts w:ascii="Times New Roman" w:hAnsi="Times New Roman" w:cs="Times New Roman"/>
          <w:i/>
          <w:sz w:val="24"/>
          <w:lang w:val="en-ID"/>
        </w:rPr>
        <w:t xml:space="preserve"> Inclusive Education, </w:t>
      </w:r>
      <w:r w:rsidRPr="0033297D">
        <w:rPr>
          <w:rFonts w:ascii="Times New Roman" w:hAnsi="Times New Roman" w:cs="Times New Roman"/>
          <w:sz w:val="24"/>
          <w:lang w:val="en-ID"/>
        </w:rPr>
        <w:t xml:space="preserve">(INKLUSI: </w:t>
      </w:r>
      <w:r w:rsidRPr="0033297D">
        <w:rPr>
          <w:rFonts w:ascii="Times New Roman" w:hAnsi="Times New Roman" w:cs="Times New Roman"/>
          <w:i/>
          <w:sz w:val="24"/>
          <w:lang w:val="en-ID"/>
        </w:rPr>
        <w:t>Journal of Disability Studies</w:t>
      </w:r>
      <w:r w:rsidRPr="0033297D">
        <w:rPr>
          <w:rFonts w:ascii="Times New Roman" w:hAnsi="Times New Roman" w:cs="Times New Roman"/>
          <w:sz w:val="24"/>
          <w:lang w:val="en-ID"/>
        </w:rPr>
        <w:t xml:space="preserve">, Vol. V, No.1, </w:t>
      </w:r>
      <w:r w:rsidRPr="0033297D">
        <w:rPr>
          <w:rFonts w:ascii="Times New Roman" w:hAnsi="Times New Roman" w:cs="Times New Roman"/>
          <w:sz w:val="24"/>
        </w:rPr>
        <w:t>J</w:t>
      </w:r>
      <w:proofErr w:type="spellStart"/>
      <w:r w:rsidRPr="0033297D">
        <w:rPr>
          <w:rFonts w:ascii="Times New Roman" w:hAnsi="Times New Roman" w:cs="Times New Roman"/>
          <w:sz w:val="24"/>
          <w:lang w:val="en-ID"/>
        </w:rPr>
        <w:t>anuari-Juni</w:t>
      </w:r>
      <w:proofErr w:type="spellEnd"/>
      <w:r w:rsidRPr="0033297D">
        <w:rPr>
          <w:rFonts w:ascii="Times New Roman" w:hAnsi="Times New Roman" w:cs="Times New Roman"/>
          <w:sz w:val="24"/>
          <w:lang w:val="en-ID"/>
        </w:rPr>
        <w:t xml:space="preserve"> 2018)</w:t>
      </w:r>
      <w:r w:rsidRPr="0033297D">
        <w:rPr>
          <w:rFonts w:ascii="Times New Roman" w:hAnsi="Times New Roman" w:cs="Times New Roman"/>
          <w:sz w:val="24"/>
        </w:rPr>
        <w:t>.</w:t>
      </w:r>
    </w:p>
    <w:p w:rsidR="00D04F96" w:rsidRPr="0033297D" w:rsidRDefault="00D04F96" w:rsidP="00D04F9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740BB8">
        <w:rPr>
          <w:rFonts w:ascii="Times New Roman" w:hAnsi="Times New Roman" w:cs="Times New Roman"/>
          <w:sz w:val="24"/>
        </w:rPr>
        <w:t>Moenir</w:t>
      </w:r>
      <w:proofErr w:type="spellEnd"/>
      <w:r w:rsidRPr="00740BB8">
        <w:rPr>
          <w:rFonts w:ascii="Times New Roman" w:hAnsi="Times New Roman" w:cs="Times New Roman"/>
          <w:sz w:val="24"/>
        </w:rPr>
        <w:t xml:space="preserve">, H.AS, </w:t>
      </w:r>
      <w:proofErr w:type="spellStart"/>
      <w:r w:rsidRPr="00740BB8">
        <w:rPr>
          <w:rFonts w:ascii="Times New Roman" w:hAnsi="Times New Roman" w:cs="Times New Roman"/>
          <w:i/>
          <w:sz w:val="24"/>
        </w:rPr>
        <w:t>Manajemen</w:t>
      </w:r>
      <w:proofErr w:type="spellEnd"/>
      <w:r w:rsidRPr="00740BB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sz w:val="24"/>
        </w:rPr>
        <w:t>Pelayanan</w:t>
      </w:r>
      <w:proofErr w:type="spellEnd"/>
      <w:r w:rsidRPr="00740BB8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sz w:val="24"/>
        </w:rPr>
        <w:t>Umum</w:t>
      </w:r>
      <w:proofErr w:type="spellEnd"/>
      <w:r w:rsidRPr="00740BB8">
        <w:rPr>
          <w:rFonts w:ascii="Times New Roman" w:hAnsi="Times New Roman" w:cs="Times New Roman"/>
          <w:i/>
          <w:sz w:val="24"/>
        </w:rPr>
        <w:t xml:space="preserve"> di Indonesia, </w:t>
      </w:r>
      <w:proofErr w:type="spellStart"/>
      <w:r w:rsidRPr="00740BB8">
        <w:rPr>
          <w:rFonts w:ascii="Times New Roman" w:hAnsi="Times New Roman" w:cs="Times New Roman"/>
          <w:sz w:val="24"/>
        </w:rPr>
        <w:t>Bumi</w:t>
      </w:r>
      <w:proofErr w:type="spellEnd"/>
      <w:r w:rsidRPr="00740B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</w:rPr>
        <w:t>Aksara</w:t>
      </w:r>
      <w:proofErr w:type="spellEnd"/>
      <w:r w:rsidRPr="00740BB8">
        <w:rPr>
          <w:rFonts w:ascii="Times New Roman" w:hAnsi="Times New Roman" w:cs="Times New Roman"/>
          <w:sz w:val="24"/>
        </w:rPr>
        <w:t>.</w:t>
      </w:r>
      <w:proofErr w:type="gramEnd"/>
      <w:r w:rsidRPr="00740BB8">
        <w:rPr>
          <w:rFonts w:ascii="Times New Roman" w:hAnsi="Times New Roman" w:cs="Times New Roman"/>
          <w:sz w:val="24"/>
        </w:rPr>
        <w:t xml:space="preserve"> Jakarta.</w:t>
      </w:r>
    </w:p>
    <w:p w:rsidR="00D04F96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r w:rsidRPr="0033297D">
        <w:rPr>
          <w:rFonts w:ascii="Times New Roman" w:hAnsi="Times New Roman" w:cs="Times New Roman"/>
          <w:sz w:val="24"/>
          <w:szCs w:val="20"/>
        </w:rPr>
        <w:t>Pasolo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,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Harbani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. </w:t>
      </w:r>
      <w:proofErr w:type="gramStart"/>
      <w:r w:rsidRPr="0033297D">
        <w:rPr>
          <w:rFonts w:ascii="Times New Roman" w:hAnsi="Times New Roman" w:cs="Times New Roman"/>
          <w:sz w:val="24"/>
          <w:szCs w:val="20"/>
        </w:rPr>
        <w:t xml:space="preserve">(2007).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Teori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Administrasi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Publik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>.</w:t>
      </w:r>
      <w:proofErr w:type="gram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gramStart"/>
      <w:r w:rsidRPr="0033297D">
        <w:rPr>
          <w:rFonts w:ascii="Times New Roman" w:hAnsi="Times New Roman" w:cs="Times New Roman"/>
          <w:i/>
          <w:sz w:val="24"/>
          <w:szCs w:val="20"/>
        </w:rPr>
        <w:t>Bandung</w:t>
      </w:r>
      <w:r w:rsidRPr="0033297D">
        <w:rPr>
          <w:rFonts w:ascii="Times New Roman" w:hAnsi="Times New Roman" w:cs="Times New Roman"/>
          <w:sz w:val="24"/>
          <w:szCs w:val="20"/>
        </w:rPr>
        <w:t xml:space="preserve"> :</w:t>
      </w:r>
      <w:proofErr w:type="gram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Alfabeta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proofErr w:type="gramStart"/>
      <w:r w:rsidRPr="00740BB8">
        <w:rPr>
          <w:rFonts w:ascii="Times New Roman" w:hAnsi="Times New Roman" w:cs="Times New Roman"/>
          <w:sz w:val="24"/>
          <w:szCs w:val="20"/>
        </w:rPr>
        <w:t>Purwaningsih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, S., &amp;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Dkk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>. (2022).</w:t>
      </w:r>
      <w:proofErr w:type="gram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Naskah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Kebijakan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Pelayanan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Kesehatan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Inklusif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Bagi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Penyandang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Disabilitas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(I.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Susanti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(ed.); 3rd </w:t>
      </w:r>
      <w:proofErr w:type="gramStart"/>
      <w:r w:rsidRPr="00740BB8">
        <w:rPr>
          <w:rFonts w:ascii="Times New Roman" w:hAnsi="Times New Roman" w:cs="Times New Roman"/>
          <w:sz w:val="24"/>
          <w:szCs w:val="20"/>
        </w:rPr>
        <w:t>ed</w:t>
      </w:r>
      <w:proofErr w:type="gramEnd"/>
      <w:r w:rsidRPr="00740BB8">
        <w:rPr>
          <w:rFonts w:ascii="Times New Roman" w:hAnsi="Times New Roman" w:cs="Times New Roman"/>
          <w:sz w:val="24"/>
          <w:szCs w:val="20"/>
        </w:rPr>
        <w:t xml:space="preserve">.). </w:t>
      </w:r>
      <w:proofErr w:type="spellStart"/>
      <w:proofErr w:type="gramStart"/>
      <w:r w:rsidRPr="00740BB8">
        <w:rPr>
          <w:rFonts w:ascii="Times New Roman" w:hAnsi="Times New Roman" w:cs="Times New Roman"/>
          <w:sz w:val="24"/>
          <w:szCs w:val="20"/>
        </w:rPr>
        <w:t>Badan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Riset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dan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Inovasi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Nasional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(BRIN).</w:t>
      </w:r>
      <w:proofErr w:type="gramEnd"/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r w:rsidRPr="0033297D">
        <w:rPr>
          <w:rFonts w:ascii="Times New Roman" w:hAnsi="Times New Roman" w:cs="Times New Roman"/>
          <w:sz w:val="24"/>
          <w:szCs w:val="20"/>
        </w:rPr>
        <w:t>Sinambela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,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Lija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Poltak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.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Reformasi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Pelayanan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Publik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>.</w:t>
      </w:r>
      <w:r w:rsidRPr="0033297D">
        <w:rPr>
          <w:rFonts w:ascii="Times New Roman" w:hAnsi="Times New Roman" w:cs="Times New Roman"/>
          <w:sz w:val="24"/>
          <w:szCs w:val="20"/>
        </w:rPr>
        <w:t xml:space="preserve"> Jakarta: PT.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Bumi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Aksara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proofErr w:type="gramStart"/>
      <w:r w:rsidRPr="0033297D">
        <w:rPr>
          <w:rFonts w:ascii="Times New Roman" w:hAnsi="Times New Roman" w:cs="Times New Roman"/>
          <w:sz w:val="24"/>
          <w:szCs w:val="20"/>
        </w:rPr>
        <w:t>Sugiyono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,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Ilhamuddi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,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da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Arief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Rahmawa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, </w:t>
      </w:r>
      <w:r w:rsidRPr="0033297D">
        <w:rPr>
          <w:rFonts w:ascii="Times New Roman" w:hAnsi="Times New Roman" w:cs="Times New Roman"/>
          <w:i/>
          <w:sz w:val="24"/>
          <w:szCs w:val="20"/>
        </w:rPr>
        <w:t>‘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Klasterisasi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Mahasiswa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Difabel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Indonesia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Berdasarkan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Background Histories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dan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Studying Performance‟</w:t>
      </w:r>
      <w:r w:rsidRPr="0033297D">
        <w:rPr>
          <w:rFonts w:ascii="Times New Roman" w:hAnsi="Times New Roman" w:cs="Times New Roman"/>
          <w:sz w:val="24"/>
          <w:szCs w:val="20"/>
        </w:rPr>
        <w:t xml:space="preserve"> (2014) 1 </w:t>
      </w:r>
      <w:r w:rsidRPr="0033297D">
        <w:rPr>
          <w:rFonts w:ascii="Times New Roman" w:hAnsi="Times New Roman" w:cs="Times New Roman"/>
          <w:i/>
          <w:sz w:val="24"/>
          <w:szCs w:val="20"/>
        </w:rPr>
        <w:t xml:space="preserve">Indonesia Journal of Disability Studies </w:t>
      </w:r>
      <w:r w:rsidRPr="0033297D">
        <w:rPr>
          <w:rFonts w:ascii="Times New Roman" w:hAnsi="Times New Roman" w:cs="Times New Roman"/>
          <w:sz w:val="24"/>
          <w:szCs w:val="20"/>
        </w:rPr>
        <w:t>20, 21.</w:t>
      </w:r>
      <w:proofErr w:type="gramEnd"/>
    </w:p>
    <w:p w:rsidR="00D04F96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proofErr w:type="gramStart"/>
      <w:r w:rsidRPr="0033297D">
        <w:rPr>
          <w:rFonts w:ascii="Times New Roman" w:hAnsi="Times New Roman" w:cs="Times New Roman"/>
          <w:sz w:val="24"/>
          <w:szCs w:val="20"/>
        </w:rPr>
        <w:t>Sugiyono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  <w:proofErr w:type="gram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gramStart"/>
      <w:r w:rsidRPr="0033297D">
        <w:rPr>
          <w:rFonts w:ascii="Times New Roman" w:hAnsi="Times New Roman" w:cs="Times New Roman"/>
          <w:sz w:val="24"/>
          <w:szCs w:val="20"/>
        </w:rPr>
        <w:t xml:space="preserve">(2019).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Statistika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untuk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i/>
          <w:sz w:val="24"/>
          <w:szCs w:val="20"/>
        </w:rPr>
        <w:t>Penelitian</w:t>
      </w:r>
      <w:proofErr w:type="spellEnd"/>
      <w:r w:rsidRPr="0033297D">
        <w:rPr>
          <w:rFonts w:ascii="Times New Roman" w:hAnsi="Times New Roman" w:cs="Times New Roman"/>
          <w:i/>
          <w:sz w:val="24"/>
          <w:szCs w:val="20"/>
        </w:rPr>
        <w:t>.</w:t>
      </w:r>
      <w:proofErr w:type="gramEnd"/>
      <w:r w:rsidRPr="0033297D">
        <w:rPr>
          <w:rFonts w:ascii="Times New Roman" w:hAnsi="Times New Roman" w:cs="Times New Roman"/>
          <w:i/>
          <w:sz w:val="24"/>
          <w:szCs w:val="20"/>
        </w:rPr>
        <w:t xml:space="preserve"> </w:t>
      </w:r>
      <w:proofErr w:type="gramStart"/>
      <w:r w:rsidRPr="0033297D">
        <w:rPr>
          <w:rFonts w:ascii="Times New Roman" w:hAnsi="Times New Roman" w:cs="Times New Roman"/>
          <w:sz w:val="24"/>
          <w:szCs w:val="20"/>
        </w:rPr>
        <w:t>Bandung :</w:t>
      </w:r>
      <w:proofErr w:type="gramEnd"/>
      <w:r w:rsidRPr="0033297D">
        <w:rPr>
          <w:rFonts w:ascii="Times New Roman" w:hAnsi="Times New Roman" w:cs="Times New Roman"/>
          <w:sz w:val="24"/>
          <w:szCs w:val="20"/>
        </w:rPr>
        <w:t xml:space="preserve"> CV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Alfabeta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</w:p>
    <w:p w:rsidR="00D04F96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r w:rsidRPr="00740BB8">
        <w:rPr>
          <w:rFonts w:ascii="Times New Roman" w:hAnsi="Times New Roman" w:cs="Times New Roman"/>
          <w:sz w:val="24"/>
          <w:szCs w:val="20"/>
        </w:rPr>
        <w:t xml:space="preserve">Tim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Icce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Uin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,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Demokrasi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,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Hak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Asasi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Manusia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Dan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Masyarakat</w:t>
      </w:r>
      <w:proofErr w:type="spellEnd"/>
      <w:r w:rsidRPr="00740BB8">
        <w:rPr>
          <w:rFonts w:ascii="Times New Roman" w:hAnsi="Times New Roman" w:cs="Times New Roman"/>
          <w:i/>
          <w:iCs/>
          <w:sz w:val="24"/>
          <w:szCs w:val="20"/>
        </w:rPr>
        <w:t xml:space="preserve"> </w:t>
      </w:r>
      <w:proofErr w:type="spellStart"/>
      <w:r w:rsidRPr="00740BB8">
        <w:rPr>
          <w:rFonts w:ascii="Times New Roman" w:hAnsi="Times New Roman" w:cs="Times New Roman"/>
          <w:i/>
          <w:iCs/>
          <w:sz w:val="24"/>
          <w:szCs w:val="20"/>
        </w:rPr>
        <w:t>Madani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, (Jakarta: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Prenada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 Media, 2003), </w:t>
      </w:r>
      <w:proofErr w:type="spellStart"/>
      <w:r w:rsidRPr="00740BB8">
        <w:rPr>
          <w:rFonts w:ascii="Times New Roman" w:hAnsi="Times New Roman" w:cs="Times New Roman"/>
          <w:sz w:val="24"/>
          <w:szCs w:val="20"/>
        </w:rPr>
        <w:t>hlm</w:t>
      </w:r>
      <w:proofErr w:type="spellEnd"/>
      <w:r w:rsidRPr="00740BB8">
        <w:rPr>
          <w:rFonts w:ascii="Times New Roman" w:hAnsi="Times New Roman" w:cs="Times New Roman"/>
          <w:sz w:val="24"/>
          <w:szCs w:val="20"/>
        </w:rPr>
        <w:t xml:space="preserve">. 199.  </w:t>
      </w:r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0"/>
        </w:rPr>
      </w:pPr>
      <w:proofErr w:type="spellStart"/>
      <w:r w:rsidRPr="0033297D">
        <w:rPr>
          <w:rFonts w:ascii="Times New Roman" w:hAnsi="Times New Roman" w:cs="Times New Roman"/>
          <w:b/>
          <w:sz w:val="24"/>
          <w:szCs w:val="20"/>
        </w:rPr>
        <w:t>Perundang</w:t>
      </w:r>
      <w:proofErr w:type="spellEnd"/>
      <w:r w:rsidRPr="0033297D">
        <w:rPr>
          <w:rFonts w:ascii="Times New Roman" w:hAnsi="Times New Roman" w:cs="Times New Roman"/>
          <w:b/>
          <w:sz w:val="24"/>
          <w:szCs w:val="20"/>
        </w:rPr>
        <w:t xml:space="preserve"> – </w:t>
      </w:r>
      <w:proofErr w:type="spellStart"/>
      <w:r w:rsidRPr="0033297D">
        <w:rPr>
          <w:rFonts w:ascii="Times New Roman" w:hAnsi="Times New Roman" w:cs="Times New Roman"/>
          <w:b/>
          <w:sz w:val="24"/>
          <w:szCs w:val="20"/>
        </w:rPr>
        <w:t>Undangan</w:t>
      </w:r>
      <w:proofErr w:type="spellEnd"/>
      <w:r w:rsidRPr="0033297D">
        <w:rPr>
          <w:rFonts w:ascii="Times New Roman" w:hAnsi="Times New Roman" w:cs="Times New Roman"/>
          <w:b/>
          <w:sz w:val="24"/>
          <w:szCs w:val="20"/>
        </w:rPr>
        <w:t xml:space="preserve"> </w:t>
      </w:r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proofErr w:type="gram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–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Nomor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8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ahu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2016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ent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Penya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Disabilitas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  <w:proofErr w:type="gramEnd"/>
    </w:p>
    <w:p w:rsidR="00D04F96" w:rsidRPr="0033297D" w:rsidRDefault="00D04F96" w:rsidP="00D04F96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–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Nomor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19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ahu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2011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ent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Pengesaha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Coventio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gramStart"/>
      <w:r w:rsidRPr="0033297D">
        <w:rPr>
          <w:rFonts w:ascii="Times New Roman" w:hAnsi="Times New Roman" w:cs="Times New Roman"/>
          <w:sz w:val="24"/>
          <w:szCs w:val="20"/>
        </w:rPr>
        <w:t>On The Rights of Persons With</w:t>
      </w:r>
      <w:proofErr w:type="gramEnd"/>
      <w:r w:rsidRPr="0033297D">
        <w:rPr>
          <w:rFonts w:ascii="Times New Roman" w:hAnsi="Times New Roman" w:cs="Times New Roman"/>
          <w:sz w:val="24"/>
          <w:szCs w:val="20"/>
        </w:rPr>
        <w:t xml:space="preserve"> Disabilities (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Konvensi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Mengenai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Hak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–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Hak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Penya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Disabilitas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. </w:t>
      </w:r>
    </w:p>
    <w:p w:rsidR="00D04F96" w:rsidRPr="0033297D" w:rsidRDefault="00D04F96" w:rsidP="00D04F96">
      <w:pPr>
        <w:spacing w:after="0" w:line="240" w:lineRule="auto"/>
        <w:jc w:val="both"/>
        <w:rPr>
          <w:rFonts w:ascii="Times New Roman" w:hAnsi="Times New Roman" w:cs="Times New Roman"/>
          <w:sz w:val="24"/>
          <w:szCs w:val="20"/>
        </w:rPr>
      </w:pP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–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nd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Nomor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13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ahu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1998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tentang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Kesejahteraan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Lanjut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 xml:space="preserve"> </w:t>
      </w:r>
      <w:proofErr w:type="spellStart"/>
      <w:r w:rsidRPr="0033297D">
        <w:rPr>
          <w:rFonts w:ascii="Times New Roman" w:hAnsi="Times New Roman" w:cs="Times New Roman"/>
          <w:sz w:val="24"/>
          <w:szCs w:val="20"/>
        </w:rPr>
        <w:t>Usia</w:t>
      </w:r>
      <w:proofErr w:type="spellEnd"/>
      <w:r w:rsidRPr="0033297D">
        <w:rPr>
          <w:rFonts w:ascii="Times New Roman" w:hAnsi="Times New Roman" w:cs="Times New Roman"/>
          <w:sz w:val="24"/>
          <w:szCs w:val="20"/>
        </w:rPr>
        <w:t>.</w:t>
      </w:r>
    </w:p>
    <w:p w:rsidR="00DD75C8" w:rsidRPr="00D04F96" w:rsidRDefault="00DD75C8" w:rsidP="00DD75C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04F96" w:rsidRPr="00D04F96" w:rsidRDefault="00D04F9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40"/>
          <w:szCs w:val="40"/>
        </w:rPr>
        <w:br w:type="page"/>
      </w:r>
    </w:p>
    <w:p w:rsidR="00DA5CEC" w:rsidRDefault="003266BB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proofErr w:type="spellStart"/>
      <w:r>
        <w:rPr>
          <w:rFonts w:ascii="Times New Roman" w:hAnsi="Times New Roman" w:cs="Times New Roman"/>
          <w:b/>
          <w:bCs/>
          <w:sz w:val="40"/>
          <w:szCs w:val="40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bCs/>
          <w:sz w:val="40"/>
          <w:szCs w:val="4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40"/>
          <w:szCs w:val="40"/>
        </w:rPr>
        <w:t>Dokum</w:t>
      </w:r>
      <w:r w:rsidR="00DD75C8" w:rsidRPr="00DD75C8">
        <w:rPr>
          <w:rFonts w:ascii="Times New Roman" w:hAnsi="Times New Roman" w:cs="Times New Roman"/>
          <w:b/>
          <w:bCs/>
          <w:sz w:val="40"/>
          <w:szCs w:val="40"/>
        </w:rPr>
        <w:t>entasi</w:t>
      </w:r>
      <w:proofErr w:type="spellEnd"/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margin">
              <wp:posOffset>3150973</wp:posOffset>
            </wp:positionH>
            <wp:positionV relativeFrom="paragraph">
              <wp:posOffset>24713</wp:posOffset>
            </wp:positionV>
            <wp:extent cx="3039686" cy="3496945"/>
            <wp:effectExtent l="0" t="0" r="8890" b="8255"/>
            <wp:wrapNone/>
            <wp:docPr id="16837313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373131" name="Picture 16837313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3409" cy="35012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margin">
              <wp:posOffset>-259492</wp:posOffset>
            </wp:positionH>
            <wp:positionV relativeFrom="paragraph">
              <wp:posOffset>24714</wp:posOffset>
            </wp:positionV>
            <wp:extent cx="3237230" cy="3496962"/>
            <wp:effectExtent l="0" t="0" r="1270" b="8255"/>
            <wp:wrapNone/>
            <wp:docPr id="18040182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4018222" name="Picture 1804018222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9775" cy="349971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margin">
              <wp:posOffset>3200400</wp:posOffset>
            </wp:positionH>
            <wp:positionV relativeFrom="paragraph">
              <wp:posOffset>425450</wp:posOffset>
            </wp:positionV>
            <wp:extent cx="3039110" cy="3334385"/>
            <wp:effectExtent l="0" t="0" r="8890" b="0"/>
            <wp:wrapTopAndBottom/>
            <wp:docPr id="209166554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1665547" name="Picture 2091665547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9110" cy="33343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margin">
              <wp:posOffset>-247650</wp:posOffset>
            </wp:positionH>
            <wp:positionV relativeFrom="paragraph">
              <wp:posOffset>425450</wp:posOffset>
            </wp:positionV>
            <wp:extent cx="3224530" cy="3347085"/>
            <wp:effectExtent l="0" t="0" r="0" b="5715"/>
            <wp:wrapTopAndBottom/>
            <wp:docPr id="106529798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5297980" name="Picture 1065297980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4530" cy="33470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14567D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margin">
              <wp:posOffset>3138445</wp:posOffset>
            </wp:positionH>
            <wp:positionV relativeFrom="paragraph">
              <wp:posOffset>4311942</wp:posOffset>
            </wp:positionV>
            <wp:extent cx="3249295" cy="3466465"/>
            <wp:effectExtent l="0" t="0" r="8255" b="635"/>
            <wp:wrapTopAndBottom/>
            <wp:docPr id="164154080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1540808" name="Picture 1641540808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9295" cy="34664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margin">
              <wp:posOffset>-235002</wp:posOffset>
            </wp:positionH>
            <wp:positionV relativeFrom="paragraph">
              <wp:posOffset>4312216</wp:posOffset>
            </wp:positionV>
            <wp:extent cx="3249295" cy="3454400"/>
            <wp:effectExtent l="0" t="0" r="8255" b="0"/>
            <wp:wrapTopAndBottom/>
            <wp:docPr id="177743248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7432480" name="Picture 1777432480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9295" cy="3454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margin">
              <wp:posOffset>-259372</wp:posOffset>
            </wp:positionH>
            <wp:positionV relativeFrom="paragraph">
              <wp:posOffset>0</wp:posOffset>
            </wp:positionV>
            <wp:extent cx="3286760" cy="3756025"/>
            <wp:effectExtent l="0" t="0" r="8890" b="0"/>
            <wp:wrapTopAndBottom/>
            <wp:docPr id="12866330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663306" name="Picture 128663306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86760" cy="3756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D75C8">
        <w:rPr>
          <w:rFonts w:ascii="Times New Roman" w:hAnsi="Times New Roman" w:cs="Times New Roman"/>
          <w:b/>
          <w:bCs/>
          <w:noProof/>
          <w:sz w:val="40"/>
          <w:szCs w:val="40"/>
          <w:lang w:val="id-ID" w:eastAsia="id-ID"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margin">
              <wp:posOffset>3286760</wp:posOffset>
            </wp:positionH>
            <wp:positionV relativeFrom="paragraph">
              <wp:posOffset>0</wp:posOffset>
            </wp:positionV>
            <wp:extent cx="3076575" cy="3756025"/>
            <wp:effectExtent l="0" t="0" r="9525" b="0"/>
            <wp:wrapTopAndBottom/>
            <wp:docPr id="143615005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6150054" name="Picture 1436150054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6575" cy="3756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D75C8" w:rsidRPr="007C3560" w:rsidRDefault="00DD75C8" w:rsidP="007C3560">
      <w:pPr>
        <w:rPr>
          <w:rFonts w:ascii="Times New Roman" w:hAnsi="Times New Roman" w:cs="Times New Roman"/>
          <w:b/>
          <w:bCs/>
          <w:sz w:val="40"/>
          <w:szCs w:val="40"/>
          <w:lang w:val="id-ID"/>
        </w:rPr>
      </w:pPr>
    </w:p>
    <w:p w:rsidR="00D04F96" w:rsidRDefault="00D04F96" w:rsidP="00D04F96">
      <w:pPr>
        <w:spacing w:line="480" w:lineRule="auto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D04F96" w:rsidRPr="00581477" w:rsidRDefault="00D04F96" w:rsidP="00D04F96">
      <w:pPr>
        <w:spacing w:line="480" w:lineRule="auto"/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Lampira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Instrume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Angket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</w:p>
    <w:p w:rsidR="00D04F96" w:rsidRPr="00581477" w:rsidRDefault="00D04F96" w:rsidP="00D04F96">
      <w:pPr>
        <w:spacing w:line="48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Angket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Validasi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Pelayana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Inklusif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dalam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Bidang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Administrasi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Kependuduka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Bagi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Masyarakat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Disabilitas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di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Kabupate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Brebes</w:t>
      </w:r>
      <w:proofErr w:type="spellEnd"/>
    </w:p>
    <w:p w:rsidR="00D04F96" w:rsidRPr="00581477" w:rsidRDefault="00D04F96" w:rsidP="00D04F96">
      <w:pPr>
        <w:spacing w:line="480" w:lineRule="auto"/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Identitas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Responde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:</w:t>
      </w: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No</w:t>
      </w: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</w: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  <w:t>:</w:t>
      </w: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Nama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</w: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  <w:t>:</w:t>
      </w: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proofErr w:type="spellStart"/>
      <w:proofErr w:type="gram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Usia</w:t>
      </w:r>
      <w:proofErr w:type="spellEnd"/>
      <w:proofErr w:type="gram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</w: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  <w:t>:</w:t>
      </w: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Jenis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proofErr w:type="gram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Kelami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:</w:t>
      </w:r>
      <w:proofErr w:type="gram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(  )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Pria</w:t>
      </w:r>
      <w:proofErr w:type="spellEnd"/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</w:r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  <w:t xml:space="preserve">  (  )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Wanita</w:t>
      </w:r>
      <w:proofErr w:type="spellEnd"/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Pendidik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ab/>
        <w:t>:</w:t>
      </w: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Petunjuk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Pengisian</w:t>
      </w:r>
      <w:proofErr w:type="spellEnd"/>
      <w:r w:rsidRPr="00581477">
        <w:rPr>
          <w:rFonts w:ascii="Times New Roman" w:eastAsia="Calibri" w:hAnsi="Times New Roman" w:cs="Times New Roman"/>
          <w:b/>
          <w:bCs/>
          <w:sz w:val="24"/>
          <w:szCs w:val="24"/>
          <w:lang w:val="en-ID"/>
        </w:rPr>
        <w:t>:</w:t>
      </w:r>
    </w:p>
    <w:p w:rsidR="00D04F96" w:rsidRPr="00581477" w:rsidRDefault="00D04F96" w:rsidP="00D04F9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Moho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Bapak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/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Ibu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/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Saudara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/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Saudari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memberik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pendapat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atas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pernyata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proofErr w:type="gram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berikut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ini</w:t>
      </w:r>
      <w:proofErr w:type="spellEnd"/>
      <w:proofErr w:type="gram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sesuai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deng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jawab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Anda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masing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–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masing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deng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memberikan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>tanda</w:t>
      </w:r>
      <w:proofErr w:type="spellEnd"/>
      <w:r w:rsidRPr="00581477">
        <w:rPr>
          <w:rFonts w:ascii="Times New Roman" w:eastAsia="Calibri" w:hAnsi="Times New Roman" w:cs="Times New Roman"/>
          <w:sz w:val="24"/>
          <w:szCs w:val="24"/>
          <w:lang w:val="en-ID"/>
        </w:rPr>
        <w:t xml:space="preserve"> (</w:t>
      </w:r>
      <m:oMath>
        <m:r>
          <w:rPr>
            <w:rFonts w:ascii="Cambria Math" w:eastAsia="Calibri" w:hAnsi="Cambria Math" w:cs="Times New Roman"/>
            <w:sz w:val="24"/>
            <w:szCs w:val="24"/>
            <w:lang w:val="en-ID"/>
          </w:rPr>
          <m:t>√)</m:t>
        </m:r>
      </m:oMath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pilihan Anda. </w:t>
      </w:r>
      <w:proofErr w:type="gram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Terimakasih.</w:t>
      </w:r>
      <w:proofErr w:type="gram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Keterangan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: 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1 =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Tidak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etuju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STS)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2 =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Tidak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etuju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TS)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3 =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Netral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N)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4 =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etuju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S)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5 =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>Setuju</w:t>
      </w:r>
      <w:proofErr w:type="spellEnd"/>
      <w:r w:rsidRPr="00581477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SS)</w:t>
      </w: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AA0A57" w:rsidRDefault="00D04F96" w:rsidP="00D04F96">
      <w:pPr>
        <w:rPr>
          <w:sz w:val="24"/>
          <w:szCs w:val="24"/>
        </w:rPr>
      </w:pPr>
    </w:p>
    <w:p w:rsidR="00D04F96" w:rsidRPr="00AA0A57" w:rsidRDefault="00D04F96" w:rsidP="00D04F96">
      <w:pPr>
        <w:rPr>
          <w:sz w:val="24"/>
          <w:szCs w:val="24"/>
        </w:rPr>
      </w:pPr>
    </w:p>
    <w:p w:rsidR="00D04F96" w:rsidRPr="00AA0A57" w:rsidRDefault="00D04F96" w:rsidP="00D04F9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AA0A57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AA0A5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A0A57">
        <w:rPr>
          <w:rFonts w:ascii="Times New Roman" w:hAnsi="Times New Roman" w:cs="Times New Roman"/>
          <w:sz w:val="24"/>
          <w:szCs w:val="24"/>
        </w:rPr>
        <w:t>X :</w:t>
      </w:r>
      <w:proofErr w:type="gramEnd"/>
      <w:r w:rsidRPr="00AA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0A5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AA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0A57">
        <w:rPr>
          <w:rFonts w:ascii="Times New Roman" w:hAnsi="Times New Roman" w:cs="Times New Roman"/>
          <w:sz w:val="24"/>
          <w:szCs w:val="24"/>
        </w:rPr>
        <w:t>Inklusif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3851"/>
        <w:gridCol w:w="709"/>
        <w:gridCol w:w="708"/>
        <w:gridCol w:w="709"/>
        <w:gridCol w:w="709"/>
        <w:gridCol w:w="709"/>
      </w:tblGrid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5)</w:t>
            </w:r>
          </w:p>
        </w:tc>
        <w:tc>
          <w:tcPr>
            <w:tcW w:w="708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  <w:tc>
          <w:tcPr>
            <w:tcW w:w="709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709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709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Akse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uju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DINDUKCAPIL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rebe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ng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udah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ng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ertat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ersih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rapih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ertat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ehingg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imbul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sa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tidaknyamanan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nju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jal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DINDUKCAPIL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rebe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mudah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ersedia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toilet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husu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ersedia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toilet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husu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ng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perhati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am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DINDUKCAPIL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rebes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Tersedianya ruang tunggu khusus bagi disabilitas</w:t>
            </w: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Ada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uiding block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nyandang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851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selamat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ad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anggung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jawab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NDUKCAPIL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rebes</w:t>
            </w:r>
            <w:proofErr w:type="spellEnd"/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</w:t>
            </w:r>
          </w:p>
        </w:tc>
        <w:tc>
          <w:tcPr>
            <w:tcW w:w="3851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Tersediany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saran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rasaran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alam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</w:t>
            </w:r>
          </w:p>
        </w:tc>
        <w:tc>
          <w:tcPr>
            <w:tcW w:w="3851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Tidak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Tersediany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saran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rasaran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alam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</w:t>
            </w:r>
          </w:p>
        </w:tc>
        <w:tc>
          <w:tcPr>
            <w:tcW w:w="3851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 xml:space="preserve">Prosedur pelayanan administrasi bagi disabilitas berbelit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–</w:t>
            </w: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 xml:space="preserve"> belit</w:t>
            </w: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4</w:t>
            </w:r>
          </w:p>
        </w:tc>
        <w:tc>
          <w:tcPr>
            <w:tcW w:w="3851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Prosedur pelayanan administrasi bagi disabilitas tidak berbelit - belit</w:t>
            </w: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10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  <w:tc>
          <w:tcPr>
            <w:tcW w:w="3851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Tempat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di DINDUKCAPIL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Kabupate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Brebes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ramah disabilitas</w:t>
            </w: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D04F96" w:rsidRPr="00AA0A5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D04F96" w:rsidRPr="00AA0A5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D04F96" w:rsidRPr="00AA0A5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AA0A57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AA0A5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Pr="00AA0A57">
        <w:rPr>
          <w:rFonts w:ascii="Times New Roman" w:eastAsia="Times New Roman" w:hAnsi="Times New Roman" w:cs="Times New Roman"/>
          <w:sz w:val="24"/>
          <w:szCs w:val="24"/>
        </w:rPr>
        <w:t>Y :</w:t>
      </w:r>
      <w:proofErr w:type="gramEnd"/>
      <w:r w:rsidRPr="00AA0A5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AA0A57">
        <w:rPr>
          <w:rFonts w:ascii="Times New Roman" w:eastAsia="Times New Roman" w:hAnsi="Times New Roman" w:cs="Times New Roman"/>
          <w:sz w:val="24"/>
          <w:szCs w:val="24"/>
        </w:rPr>
        <w:t>Pelayanan</w:t>
      </w:r>
      <w:proofErr w:type="spellEnd"/>
      <w:r w:rsidRPr="00AA0A57">
        <w:rPr>
          <w:rFonts w:ascii="Times New Roman" w:eastAsia="Times New Roman" w:hAnsi="Times New Roman" w:cs="Times New Roman"/>
          <w:sz w:val="24"/>
          <w:szCs w:val="24"/>
        </w:rPr>
        <w:t xml:space="preserve"> Prima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534"/>
        <w:gridCol w:w="4394"/>
        <w:gridCol w:w="567"/>
        <w:gridCol w:w="567"/>
        <w:gridCol w:w="567"/>
        <w:gridCol w:w="567"/>
        <w:gridCol w:w="709"/>
      </w:tblGrid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5)</w:t>
            </w:r>
          </w:p>
        </w:tc>
        <w:tc>
          <w:tcPr>
            <w:tcW w:w="567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4)</w:t>
            </w:r>
          </w:p>
        </w:tc>
        <w:tc>
          <w:tcPr>
            <w:tcW w:w="567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3)</w:t>
            </w:r>
          </w:p>
        </w:tc>
        <w:tc>
          <w:tcPr>
            <w:tcW w:w="567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2)</w:t>
            </w:r>
          </w:p>
        </w:tc>
        <w:tc>
          <w:tcPr>
            <w:tcW w:w="709" w:type="dxa"/>
          </w:tcPr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  <w:p w:rsidR="00D04F96" w:rsidRPr="00581477" w:rsidRDefault="00D04F96" w:rsidP="00AF7532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1)</w:t>
            </w: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Inov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ubli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oleh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NDUKCAPIL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abupat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rebe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autoSpaceDE w:val="0"/>
              <w:autoSpaceDN w:val="0"/>
              <w:adjustRightInd w:val="0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melayani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masyarakat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dengan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baik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serta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memberikan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informasi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jelas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dan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mudah</w:t>
            </w:r>
            <w:proofErr w:type="spellEnd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Calibri" w:hAnsi="Times New Roman" w:cs="Times New Roman"/>
                <w:sz w:val="24"/>
                <w:szCs w:val="24"/>
              </w:rPr>
              <w:t>dimengerti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Ada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“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rior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”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jadi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efektif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efisie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rlu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onsult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ngadu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layan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sama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hak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rlu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edia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al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bantu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g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rlu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ap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/banner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sabilitas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sudah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okume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kependudukan</w:t>
            </w:r>
            <w:proofErr w:type="spellEnd"/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394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rluny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evaluasi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ada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publi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58147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58147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1</w:t>
            </w:r>
          </w:p>
        </w:tc>
        <w:tc>
          <w:tcPr>
            <w:tcW w:w="439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bag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isabilitas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ilakuk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eng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2</w:t>
            </w:r>
          </w:p>
        </w:tc>
        <w:tc>
          <w:tcPr>
            <w:tcW w:w="4394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tugas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sangat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bertanggungjawab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alam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memberik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bag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disabilitas</w:t>
            </w:r>
            <w:proofErr w:type="spellEnd"/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rPr>
          <w:trHeight w:val="743"/>
        </w:trPr>
        <w:tc>
          <w:tcPr>
            <w:tcW w:w="53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3</w:t>
            </w:r>
          </w:p>
        </w:tc>
        <w:tc>
          <w:tcPr>
            <w:tcW w:w="4394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tugas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memberik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secar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il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 xml:space="preserve"> bagi masyarakat disabilitas</w:t>
            </w: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4</w:t>
            </w:r>
          </w:p>
        </w:tc>
        <w:tc>
          <w:tcPr>
            <w:tcW w:w="4394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tugas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memberik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pelayanan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ministrasi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secara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tidak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</w:rPr>
              <w:t>adil</w:t>
            </w:r>
            <w:proofErr w:type="spellEnd"/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 xml:space="preserve"> bagi masyarakat disabilitas</w:t>
            </w: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D04F96" w:rsidRPr="00AA0A57" w:rsidTr="00AF7532">
        <w:tc>
          <w:tcPr>
            <w:tcW w:w="534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="Times New Roman" w:hAnsi="Times New Roman" w:cs="Times New Roman"/>
                <w:sz w:val="24"/>
                <w:szCs w:val="24"/>
                <w:lang w:val="id-ID"/>
              </w:rPr>
              <w:t>15</w:t>
            </w:r>
          </w:p>
        </w:tc>
        <w:tc>
          <w:tcPr>
            <w:tcW w:w="4394" w:type="dxa"/>
          </w:tcPr>
          <w:p w:rsidR="00D04F96" w:rsidRPr="00AA0A57" w:rsidRDefault="00D04F96" w:rsidP="00AF7532">
            <w:pP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</w:pPr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 xml:space="preserve">Kebijakan kesamaan hak untuk memperoleh pelayanan yang dilakukan </w:t>
            </w:r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lastRenderedPageBreak/>
              <w:t>DINDUKCAPIL Kabupat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>en Brebes sudah diterapkan bagi</w:t>
            </w:r>
            <w:r w:rsidRPr="00AA0A57">
              <w:rPr>
                <w:rFonts w:ascii="Times New Roman" w:eastAsiaTheme="minorEastAsia" w:hAnsi="Times New Roman" w:cs="Times New Roman"/>
                <w:sz w:val="24"/>
                <w:szCs w:val="24"/>
                <w:lang w:val="id-ID"/>
              </w:rPr>
              <w:t xml:space="preserve"> masyarakat disabilitas</w:t>
            </w: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D04F96" w:rsidRPr="00AA0A57" w:rsidRDefault="00D04F96" w:rsidP="00AF753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Pr="00581477" w:rsidRDefault="00D04F96" w:rsidP="00D04F96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ID"/>
        </w:rPr>
      </w:pPr>
    </w:p>
    <w:p w:rsidR="00D04F96" w:rsidRDefault="00D04F96" w:rsidP="00D04F96"/>
    <w:p w:rsidR="00DD75C8" w:rsidRPr="00D04F96" w:rsidRDefault="00DD75C8" w:rsidP="00DD75C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p w:rsidR="00DD75C8" w:rsidRPr="00DD75C8" w:rsidRDefault="00DD75C8" w:rsidP="00DD75C8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</w:p>
    <w:sectPr w:rsidR="00DD75C8" w:rsidRPr="00DD75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D75C8"/>
    <w:rsid w:val="0014567D"/>
    <w:rsid w:val="003266BB"/>
    <w:rsid w:val="007C3560"/>
    <w:rsid w:val="009232EC"/>
    <w:rsid w:val="00D04F96"/>
    <w:rsid w:val="00DA5CEC"/>
    <w:rsid w:val="00DD75C8"/>
    <w:rsid w:val="00EF66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4F96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04F9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F9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4F96"/>
    <w:pPr>
      <w:spacing w:after="0" w:line="240" w:lineRule="auto"/>
    </w:pPr>
    <w:rPr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04F9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4F9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g"/><Relationship Id="rId12" Type="http://schemas.openxmlformats.org/officeDocument/2006/relationships/image" Target="media/image8.jp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jpg"/><Relationship Id="rId11" Type="http://schemas.openxmlformats.org/officeDocument/2006/relationships/image" Target="media/image7.jpg"/><Relationship Id="rId5" Type="http://schemas.openxmlformats.org/officeDocument/2006/relationships/image" Target="media/image1.jpg"/><Relationship Id="rId10" Type="http://schemas.openxmlformats.org/officeDocument/2006/relationships/image" Target="media/image6.jpg"/><Relationship Id="rId4" Type="http://schemas.openxmlformats.org/officeDocument/2006/relationships/webSettings" Target="webSettings.xml"/><Relationship Id="rId9" Type="http://schemas.openxmlformats.org/officeDocument/2006/relationships/image" Target="media/image5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178</Words>
  <Characters>6715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Notebook</cp:lastModifiedBy>
  <cp:revision>2</cp:revision>
  <dcterms:created xsi:type="dcterms:W3CDTF">2023-08-15T04:56:00Z</dcterms:created>
  <dcterms:modified xsi:type="dcterms:W3CDTF">2023-08-15T04:56:00Z</dcterms:modified>
</cp:coreProperties>
</file>